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1A29D469"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 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1586C84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Table S1)</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w:t>
      </w:r>
      <w:r w:rsidR="004B648D"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4B648D">
        <w:rPr>
          <w:rFonts w:ascii="Times New Roman" w:eastAsia="Times New Roman" w:hAnsi="Times New Roman" w:cs="Times New Roman"/>
          <w:color w:val="4472C4" w:themeColor="accent1"/>
          <w:kern w:val="0"/>
          <w:shd w:val="clear" w:color="auto" w:fill="FFFFFF"/>
          <w:lang w:eastAsia="en-GB"/>
          <w14:ligatures w14:val="none"/>
        </w:rPr>
        <w:t>).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41B9CE8"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are hard to say given that we conducted a lab-based study, and only measured one trait. We would anticipate that 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survival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695A9EA2"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w:t>
      </w:r>
      <w:r w:rsidR="00C0203A"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484997F"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Thank you for this suggestion. We have now re-analysed the data as requested. However, we still find that models with G and M are far more superior than models of G on their own, suggesting that we have sufficient signal to disentangle the two. We have updated the full model selection table in the ESM (Table S1).</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418072D7"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r w:rsidR="00382D9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46B876F4" w14:textId="37C5D47B" w:rsidR="00736E4A"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736E4A">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736E4A">
        <w:rPr>
          <w:rFonts w:ascii="Times New Roman" w:eastAsia="Times New Roman" w:hAnsi="Times New Roman" w:cs="Times New Roman"/>
          <w:color w:val="4472C4" w:themeColor="accent1"/>
          <w:kern w:val="0"/>
          <w:shd w:val="clear" w:color="auto" w:fill="FFFFFF"/>
          <w:lang w:eastAsia="en-GB"/>
          <w14:ligatures w14:val="none"/>
        </w:rPr>
        <w:t xml:space="preserve"> </w:t>
      </w:r>
      <w:r w:rsidR="00736E4A" w:rsidRPr="00736E4A">
        <w:rPr>
          <w:rFonts w:ascii="Times New Roman" w:eastAsia="Times New Roman" w:hAnsi="Times New Roman" w:cs="Times New Roman"/>
          <w:color w:val="4472C4" w:themeColor="accent1"/>
          <w:kern w:val="0"/>
          <w:shd w:val="clear" w:color="auto" w:fill="FFFFFF"/>
          <w:lang w:eastAsia="en-GB"/>
          <w14:ligatures w14:val="none"/>
        </w:rPr>
        <w:t>That</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is correct. These predictions are from the separated datasets. However, we expect the same conclusion from the combined dataset. That’s because 1) the model selection table is similar for each data subset and 2) the overall estimate would simply be an average of the two treatments. Indeed, when we look at the model of the combined data we get the same pattern, as shown below</w:t>
      </w:r>
      <w:r w:rsidR="00983D3F">
        <w:rPr>
          <w:rFonts w:ascii="Times New Roman" w:eastAsia="Times New Roman" w:hAnsi="Times New Roman" w:cs="Times New Roman"/>
          <w:color w:val="4472C4" w:themeColor="accent1"/>
          <w:kern w:val="0"/>
          <w:shd w:val="clear" w:color="auto" w:fill="FFFFFF"/>
          <w:lang w:eastAsia="en-GB"/>
          <w14:ligatures w14:val="none"/>
        </w:rPr>
        <w:t>, which is equivalent to Figure 2 in the main manuscript, but with both treatments combined.</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1C1685C" w14:textId="77777777" w:rsidR="00736E4A" w:rsidRDefault="00736E4A">
      <w:pPr>
        <w:rPr>
          <w:rFonts w:ascii="Times New Roman" w:eastAsia="Times New Roman" w:hAnsi="Times New Roman" w:cs="Times New Roman"/>
          <w:color w:val="4472C4" w:themeColor="accent1"/>
          <w:kern w:val="0"/>
          <w:shd w:val="clear" w:color="auto" w:fill="FFFFFF"/>
          <w:lang w:eastAsia="en-GB"/>
          <w14:ligatures w14:val="none"/>
        </w:rPr>
      </w:pPr>
    </w:p>
    <w:p w14:paraId="2657F1FB" w14:textId="1383AAE1" w:rsidR="00A10492" w:rsidRDefault="00736E4A">
      <w:pPr>
        <w:rPr>
          <w:rFonts w:ascii="Times New Roman" w:eastAsia="Times New Roman" w:hAnsi="Times New Roman" w:cs="Times New Roman"/>
          <w:color w:val="000000"/>
          <w:kern w:val="0"/>
          <w:lang w:eastAsia="en-GB"/>
          <w14:ligatures w14:val="none"/>
        </w:rPr>
      </w:pPr>
      <w:r w:rsidRPr="00736E4A">
        <w:rPr>
          <w:rFonts w:ascii="Times New Roman" w:eastAsia="Times New Roman" w:hAnsi="Times New Roman" w:cs="Times New Roman"/>
          <w:color w:val="000000"/>
          <w:kern w:val="0"/>
          <w:lang w:eastAsia="en-GB"/>
          <w14:ligatures w14:val="none"/>
        </w:rPr>
        <w:drawing>
          <wp:inline distT="0" distB="0" distL="0" distR="0" wp14:anchorId="3D3F28B8" wp14:editId="68C6DF75">
            <wp:extent cx="5727700" cy="1650365"/>
            <wp:effectExtent l="0" t="0" r="0" b="635"/>
            <wp:docPr id="47028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80717" name=""/>
                    <pic:cNvPicPr/>
                  </pic:nvPicPr>
                  <pic:blipFill>
                    <a:blip r:embed="rId5"/>
                    <a:stretch>
                      <a:fillRect/>
                    </a:stretch>
                  </pic:blipFill>
                  <pic:spPr>
                    <a:xfrm>
                      <a:off x="0" y="0"/>
                      <a:ext cx="5727700" cy="1650365"/>
                    </a:xfrm>
                    <a:prstGeom prst="rect">
                      <a:avLst/>
                    </a:prstGeom>
                  </pic:spPr>
                </pic:pic>
              </a:graphicData>
            </a:graphic>
          </wp:inline>
        </w:drawing>
      </w:r>
    </w:p>
    <w:p w14:paraId="7473F938" w14:textId="77777777" w:rsidR="00736E4A" w:rsidRDefault="00736E4A">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69A5"/>
    <w:rsid w:val="0006717A"/>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36E4A"/>
    <w:rsid w:val="00766601"/>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83D3F"/>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D0755B"/>
    <w:rsid w:val="00D64CB5"/>
    <w:rsid w:val="00D778D3"/>
    <w:rsid w:val="00DB6ACD"/>
    <w:rsid w:val="00DC3410"/>
    <w:rsid w:val="00DC4668"/>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5</Pages>
  <Words>6643</Words>
  <Characters>3786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18</cp:revision>
  <dcterms:created xsi:type="dcterms:W3CDTF">2023-06-21T02:43:00Z</dcterms:created>
  <dcterms:modified xsi:type="dcterms:W3CDTF">2023-09-06T23:55:00Z</dcterms:modified>
</cp:coreProperties>
</file>